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126D8" w:rsidRPr="003941B3" w:rsidRDefault="007126D8" w:rsidP="007126D8">
      <w:r>
        <w:t xml:space="preserve">Supplemental </w:t>
      </w:r>
      <w:r w:rsidRPr="003941B3">
        <w:t xml:space="preserve">Table 1. </w:t>
      </w:r>
      <w:r>
        <w:t>I</w:t>
      </w:r>
      <w:r w:rsidRPr="003941B3">
        <w:t>mmunotherap</w:t>
      </w:r>
      <w:r>
        <w:t>eutic</w:t>
      </w:r>
      <w:r w:rsidRPr="003941B3">
        <w:t xml:space="preserve"> </w:t>
      </w:r>
      <w:r>
        <w:t>A</w:t>
      </w:r>
      <w:r w:rsidRPr="003941B3">
        <w:t>pproaches</w:t>
      </w:r>
      <w:r>
        <w:t xml:space="preserve"> </w:t>
      </w:r>
      <w:r w:rsidR="00BF3238">
        <w:t>T</w:t>
      </w:r>
      <w:r>
        <w:t>ested in Clinical trials</w:t>
      </w:r>
      <w:r w:rsidRPr="003941B3">
        <w:t xml:space="preserve"> for </w:t>
      </w:r>
      <w:r>
        <w:t>P</w:t>
      </w:r>
      <w:r w:rsidRPr="003941B3">
        <w:t xml:space="preserve">ediatric </w:t>
      </w:r>
      <w:r>
        <w:t>S</w:t>
      </w:r>
      <w:r w:rsidRPr="003941B3">
        <w:t xml:space="preserve">olid </w:t>
      </w:r>
      <w:r>
        <w:t>T</w:t>
      </w:r>
      <w:r w:rsidRPr="003941B3">
        <w:t xml:space="preserve">umors </w:t>
      </w:r>
      <w:r>
        <w:t>at the Crossroads</w:t>
      </w:r>
      <w:r w:rsidRPr="003941B3">
        <w:t xml:space="preserve"> </w:t>
      </w:r>
    </w:p>
    <w:tbl>
      <w:tblPr>
        <w:tblStyle w:val="GridTable1Light-Accent3"/>
        <w:tblpPr w:leftFromText="180" w:rightFromText="180" w:vertAnchor="page" w:horzAnchor="margin" w:tblpY="2390"/>
        <w:tblW w:w="9085" w:type="dxa"/>
        <w:tblLayout w:type="fixed"/>
        <w:tblLook w:val="04A0" w:firstRow="1" w:lastRow="0" w:firstColumn="1" w:lastColumn="0" w:noHBand="0" w:noVBand="1"/>
      </w:tblPr>
      <w:tblGrid>
        <w:gridCol w:w="2272"/>
        <w:gridCol w:w="2271"/>
        <w:gridCol w:w="2271"/>
        <w:gridCol w:w="2271"/>
      </w:tblGrid>
      <w:tr w:rsidR="007126D8" w:rsidRPr="003941B3" w:rsidTr="008834D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D9D9D9" w:themeFill="background1" w:themeFillShade="D9"/>
            <w:vAlign w:val="center"/>
          </w:tcPr>
          <w:p w:rsidR="007126D8" w:rsidRPr="003941B3" w:rsidRDefault="007126D8" w:rsidP="008834DD">
            <w:pPr>
              <w:jc w:val="center"/>
            </w:pPr>
            <w:bookmarkStart w:id="0" w:name="_Hlk17019231"/>
            <w:r w:rsidRPr="003941B3">
              <w:t>Immunotherapeutic Approach</w:t>
            </w:r>
          </w:p>
        </w:tc>
        <w:tc>
          <w:tcPr>
            <w:tcW w:w="0" w:type="dxa"/>
            <w:shd w:val="clear" w:color="auto" w:fill="D9D9D9" w:themeFill="background1" w:themeFillShade="D9"/>
            <w:vAlign w:val="center"/>
          </w:tcPr>
          <w:p w:rsidR="007126D8" w:rsidRPr="003941B3" w:rsidRDefault="007126D8" w:rsidP="008834D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Target</w:t>
            </w:r>
          </w:p>
        </w:tc>
        <w:tc>
          <w:tcPr>
            <w:tcW w:w="0" w:type="dxa"/>
            <w:shd w:val="clear" w:color="auto" w:fill="D9D9D9" w:themeFill="background1" w:themeFillShade="D9"/>
            <w:vAlign w:val="center"/>
          </w:tcPr>
          <w:p w:rsidR="007126D8" w:rsidRPr="003941B3" w:rsidRDefault="007126D8" w:rsidP="008834D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Disease Evaluated</w:t>
            </w:r>
          </w:p>
        </w:tc>
        <w:tc>
          <w:tcPr>
            <w:tcW w:w="0" w:type="dxa"/>
            <w:shd w:val="clear" w:color="auto" w:fill="D9D9D9" w:themeFill="background1" w:themeFillShade="D9"/>
            <w:vAlign w:val="center"/>
          </w:tcPr>
          <w:p w:rsidR="007126D8" w:rsidRPr="003941B3" w:rsidRDefault="007126D8" w:rsidP="008834D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Ref</w:t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F6BA92"/>
            <w:vAlign w:val="center"/>
          </w:tcPr>
          <w:p w:rsidR="007126D8" w:rsidRPr="003941B3" w:rsidRDefault="007126D8" w:rsidP="008834DD">
            <w:pPr>
              <w:jc w:val="center"/>
            </w:pPr>
            <w:proofErr w:type="spellStart"/>
            <w:r w:rsidRPr="003941B3">
              <w:t>mAb</w:t>
            </w:r>
            <w:proofErr w:type="spellEnd"/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HER2 (Trastuzumab)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Osteosarcoma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FYmI8L0F1dGhvcj48WWVhcj4yMDEyPC9ZZWFyPjxSZWNO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FYmI8L0F1dGhvcj48WWVhcj4yMDEyPC9ZZWFyPjxSZWNO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F6BA92"/>
            <w:vAlign w:val="center"/>
          </w:tcPr>
          <w:p w:rsidR="007126D8" w:rsidRPr="003941B3" w:rsidRDefault="007126D8" w:rsidP="008834DD">
            <w:pPr>
              <w:jc w:val="center"/>
            </w:pPr>
            <w:proofErr w:type="spellStart"/>
            <w:r w:rsidRPr="003941B3">
              <w:t>mAb</w:t>
            </w:r>
            <w:proofErr w:type="spellEnd"/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Anti-glycoprotein non-metastatic B (CDX-011)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Osteosarcoma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EN.CITE &lt;EndNote&gt;&lt;Cite ExcludeYear="1"&gt;&lt;Author&gt;Kopp LM&lt;/Author&gt;&lt;RecNum&gt;30&lt;/RecNum&gt;&lt;DisplayText&gt;(2)&lt;/DisplayText&gt;&lt;record&gt;&lt;rec-number&gt;30&lt;/rec-number&gt;&lt;foreign-keys&gt;&lt;key app="EN" db-id="ztaxpp9ffvt2akeadx8vast55fr2d9terxd0" timestamp="1563486159"&gt;30&lt;/key&gt;&lt;/foreign-keys&gt;&lt;ref-type name="Conference Paper"&gt;47&lt;/ref-type&gt;&lt;contributors&gt;&lt;authors&gt;&lt;author&gt;Kopp LM, Malemati S, Karilo M, et al.&lt;/author&gt;&lt;/authors&gt;&lt;/contributors&gt;&lt;titles&gt;&lt;title&gt;Phase 2 trial of the GPNMB-targeted antibody-drug conjugate, CDX-011 (glembatumumab vedotin) in recurrent/refractory osteosarcoma (OS): a report from the Children’s Oncology Group (COG). &lt;/title&gt;&lt;secondary-title&gt;Connective Tissue Oncology Society (CTOS) 2017 Annual Meeting&lt;/secondary-title&gt;&lt;/titles&gt;&lt;dates&gt;&lt;pub-dates&gt;&lt;date&gt;November 8-11, 2017&lt;/date&gt;&lt;/pub-dates&gt;&lt;/dates&gt;&lt;pub-location&gt;Maui, Hawaii&lt;/pub-locatio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2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F6BA92"/>
            <w:vAlign w:val="center"/>
          </w:tcPr>
          <w:p w:rsidR="007126D8" w:rsidRPr="003941B3" w:rsidRDefault="007126D8" w:rsidP="008834DD">
            <w:pPr>
              <w:jc w:val="center"/>
            </w:pPr>
            <w:proofErr w:type="spellStart"/>
            <w:r w:rsidRPr="003941B3">
              <w:t>mAb</w:t>
            </w:r>
            <w:proofErr w:type="spellEnd"/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Tumor necrosis factor related apoptosis-inducing ligand (lexatumumab)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Pediatric sarcomas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NZXJjaGFudDwvQXV0aG9yPjxZZWFyPjIwMTI8L1llYXI+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ZXJjaGFudDwvQXV0aG9yPjxZZWFyPjIwMTI8L1llYXI+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3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F6BA92"/>
            <w:vAlign w:val="center"/>
          </w:tcPr>
          <w:p w:rsidR="007126D8" w:rsidRPr="003941B3" w:rsidRDefault="007126D8" w:rsidP="008834DD">
            <w:pPr>
              <w:jc w:val="center"/>
            </w:pPr>
            <w:proofErr w:type="spellStart"/>
            <w:r w:rsidRPr="003941B3">
              <w:t>mAb</w:t>
            </w:r>
            <w:proofErr w:type="spellEnd"/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Insulin-like growth factor 1 receptor (cixutumumab)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Pediatric sarcomas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NYWxlbXBhdGk8L0F1dGhvcj48WWVhcj4yMDEyPC9ZZWFy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xlbXBhdGk8L0F1dGhvcj48WWVhcj4yMDEyPC9ZZWFy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4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FFFFCC"/>
            <w:vAlign w:val="center"/>
          </w:tcPr>
          <w:p w:rsidR="007126D8" w:rsidRPr="003941B3" w:rsidRDefault="007126D8" w:rsidP="008834DD">
            <w:pPr>
              <w:jc w:val="center"/>
            </w:pPr>
            <w:r>
              <w:t>CAR-T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GD2 (3</w:t>
            </w:r>
            <w:r w:rsidRPr="003941B3">
              <w:rPr>
                <w:vertAlign w:val="superscript"/>
              </w:rPr>
              <w:t>rd</w:t>
            </w:r>
            <w:r w:rsidRPr="003941B3">
              <w:t xml:space="preserve"> generation)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Neuroblastoma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IZWN6ZXk8L0F1dGhvcj48WWVhcj4yMDE3PC9ZZWFyPjxS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WN6ZXk8L0F1dGhvcj48WWVhcj4yMDE3PC9ZZWFyPjxS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5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FFFFCC"/>
            <w:vAlign w:val="center"/>
          </w:tcPr>
          <w:p w:rsidR="007126D8" w:rsidRPr="003941B3" w:rsidRDefault="007126D8" w:rsidP="008834DD">
            <w:pPr>
              <w:jc w:val="center"/>
            </w:pPr>
            <w:r>
              <w:t>CAR-T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HER2 (2</w:t>
            </w:r>
            <w:r w:rsidRPr="003941B3">
              <w:rPr>
                <w:vertAlign w:val="superscript"/>
              </w:rPr>
              <w:t>nd</w:t>
            </w:r>
            <w:r w:rsidRPr="003941B3">
              <w:t xml:space="preserve"> generation)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Pediatric sarcomas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BaG1lZDwvQXV0aG9yPjxZZWFyPjIwMTU8L1llYXI+PFJl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aG1lZDwvQXV0aG9yPjxZZWFyPjIwMTU8L1llYXI+PFJl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6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E2EFD9" w:themeFill="accent6" w:themeFillTint="33"/>
            <w:vAlign w:val="center"/>
          </w:tcPr>
          <w:p w:rsidR="007126D8" w:rsidRPr="003941B3" w:rsidRDefault="007126D8" w:rsidP="008834DD">
            <w:pPr>
              <w:jc w:val="center"/>
            </w:pPr>
            <w:r>
              <w:t>ICI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CTLA4 (ipilimumab)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Pediatric solid tumors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NZXJjaGFudDwvQXV0aG9yPjxZZWFyPjIwMTY8L1llYXI+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ZXJjaGFudDwvQXV0aG9yPjxZZWFyPjIwMTY8L1llYXI+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7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E2EFD9" w:themeFill="accent6" w:themeFillTint="33"/>
            <w:vAlign w:val="center"/>
          </w:tcPr>
          <w:p w:rsidR="007126D8" w:rsidRPr="003941B3" w:rsidRDefault="007126D8" w:rsidP="008834DD">
            <w:pPr>
              <w:jc w:val="center"/>
            </w:pPr>
            <w:r>
              <w:t>ICI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PD-1 (nivolumab)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Pediatric solid tumors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EN.CITE &lt;EndNote&gt;&lt;Cite&gt;&lt;Author&gt;Davis&lt;/Author&gt;&lt;Year&gt;2017&lt;/Year&gt;&lt;RecNum&gt;40&lt;/RecNum&gt;&lt;DisplayText&gt;(8)&lt;/DisplayText&gt;&lt;record&gt;&lt;rec-number&gt;40&lt;/rec-number&gt;&lt;foreign-keys&gt;&lt;key app="EN" db-id="ztaxpp9ffvt2akeadx8vast55fr2d9terxd0" timestamp="1563486164"&gt;40&lt;/key&gt;&lt;/foreign-keys&gt;&lt;ref-type name="Journal Article"&gt;17&lt;/ref-type&gt;&lt;contributors&gt;&lt;authors&gt;&lt;author&gt;Kara L. Davis&lt;/author&gt;&lt;author&gt;Elizabeth Fox&lt;/author&gt;&lt;author&gt;Joel M. Reid&lt;/author&gt;&lt;author&gt;Xiaowei Liu&lt;/author&gt;&lt;author&gt;Charles G. Minard&lt;/author&gt;&lt;author&gt;Brenda Weigel&lt;/author&gt;&lt;author&gt;Crystal Mackall&lt;/author&gt;&lt;/authors&gt;&lt;/contributors&gt;&lt;titles&gt;&lt;title&gt;ADVL1412: Initial results of a phase I/II study of nivolumab and ipilimumab in pediatric patients with relapsed/refractory solid tumors—A COG study&lt;/title&gt;&lt;/titles&gt;&lt;pages&gt;10526-10526&lt;/pages&gt;&lt;volume&gt;35&lt;/volume&gt;&lt;number&gt;15_suppl&lt;/number&gt;&lt;dates&gt;&lt;year&gt;2017&lt;/year&gt;&lt;/dates&gt;&lt;urls&gt;&lt;related-urls&gt;&lt;url&gt;https://ascopubs.org/doi/abs/10.1200/JCO.2017.35.15_suppl.10526&lt;/url&gt;&lt;/related-urls&gt;&lt;/urls&gt;&lt;electronic-resource-num&gt;10.1200/JCO.2017.35.15_suppl.1052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8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E2EFD9" w:themeFill="accent6" w:themeFillTint="33"/>
            <w:vAlign w:val="center"/>
          </w:tcPr>
          <w:p w:rsidR="007126D8" w:rsidRPr="003941B3" w:rsidRDefault="007126D8" w:rsidP="008834DD">
            <w:pPr>
              <w:jc w:val="center"/>
            </w:pPr>
            <w:r>
              <w:t>ICI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PD-1 (pembrolizu</w:t>
            </w:r>
            <w:r w:rsidR="00BC0A34">
              <w:t>mab</w:t>
            </w:r>
            <w:r w:rsidRPr="003941B3">
              <w:t>)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Pediatric solid tumors /lymphoma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EN.CITE &lt;EndNote&gt;&lt;Cite&gt;&lt;Author&gt;Geoerger&lt;/Author&gt;&lt;Year&gt;2017&lt;/Year&gt;&lt;RecNum&gt;41&lt;/RecNum&gt;&lt;DisplayText&gt;(9)&lt;/DisplayText&gt;&lt;record&gt;&lt;rec-number&gt;41&lt;/rec-number&gt;&lt;foreign-keys&gt;&lt;key app="EN" db-id="ztaxpp9ffvt2akeadx8vast55fr2d9terxd0" timestamp="1563486164"&gt;41&lt;/key&gt;&lt;/foreign-keys&gt;&lt;ref-type name="Journal Article"&gt;17&lt;/ref-type&gt;&lt;contributors&gt;&lt;authors&gt;&lt;author&gt;Birgit Geoerger&lt;/author&gt;&lt;author&gt;Hyoung Jin Kang&lt;/author&gt;&lt;author&gt;Michal Yalon-Oren&lt;/author&gt;&lt;author&gt;Lynley V. Marshall&lt;/author&gt;&lt;author&gt;Catherine Vezina&lt;/author&gt;&lt;author&gt;Alberto S. Pappo&lt;/author&gt;&lt;author&gt;Theodore Willis Laetsch&lt;/author&gt;&lt;author&gt;Antonio Sergio Petrilli&lt;/author&gt;&lt;author&gt;Rupert Handgretinger&lt;/author&gt;&lt;author&gt;Jacek Toporski&lt;/author&gt;&lt;author&gt;Julia Glade-Bender&lt;/author&gt;&lt;author&gt;Wayne Nicholls&lt;/author&gt;&lt;author&gt;Elizabeth Fox&lt;/author&gt;&lt;author&gt;Steven G. DuBois&lt;/author&gt;&lt;author&gt;Margaret Macy&lt;/author&gt;&lt;author&gt;Susan Lerner Cohn&lt;/author&gt;&lt;author&gt;Kumudu Pathiraja&lt;/author&gt;&lt;author&gt;Scott J. Diede&lt;/author&gt;&lt;author&gt;Scot Ebbinghaus&lt;/author&gt;&lt;author&gt;Navin R. Pinto&lt;/author&gt;&lt;/authors&gt;&lt;/contributors&gt;&lt;titles&gt;&lt;title&gt;Phase 1/2 KEYNOTE-051 study of pembrolizumab (pembro) in pediatric patients (pts) with advanced melanoma or a PD-L1+ advanced, relapsed, or refractory solid tumor or lymphoma&lt;/title&gt;&lt;/titles&gt;&lt;pages&gt;10525-10525&lt;/pages&gt;&lt;volume&gt;35&lt;/volume&gt;&lt;number&gt;15_suppl&lt;/number&gt;&lt;dates&gt;&lt;year&gt;2017&lt;/year&gt;&lt;/dates&gt;&lt;urls&gt;&lt;related-urls&gt;&lt;url&gt;https://ascopubs.org/doi/abs/10.1200/JCO.2017.35.15_suppl.10525&lt;/url&gt;&lt;/related-urls&gt;&lt;/urls&gt;&lt;electronic-resource-num&gt;10.1200/JCO.2017.35.15_suppl.1052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9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E2EFD9" w:themeFill="accent6" w:themeFillTint="33"/>
            <w:vAlign w:val="center"/>
          </w:tcPr>
          <w:p w:rsidR="007126D8" w:rsidRPr="003941B3" w:rsidRDefault="007126D8" w:rsidP="008834DD">
            <w:pPr>
              <w:jc w:val="center"/>
            </w:pPr>
            <w:r>
              <w:t>ICI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PD-L1 (</w:t>
            </w:r>
            <w:proofErr w:type="spellStart"/>
            <w:r w:rsidRPr="003941B3">
              <w:t>atezolizumab</w:t>
            </w:r>
            <w:proofErr w:type="spellEnd"/>
            <w:r w:rsidRPr="003941B3">
              <w:t>)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Pediatric solid tumors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EN.CITE &lt;EndNote&gt;&lt;Cite&gt;&lt;Author&gt;Geoerger&lt;/Author&gt;&lt;Year&gt;2017&lt;/Year&gt;&lt;RecNum&gt;42&lt;/RecNum&gt;&lt;DisplayText&gt;(10)&lt;/DisplayText&gt;&lt;record&gt;&lt;rec-number&gt;42&lt;/rec-number&gt;&lt;foreign-keys&gt;&lt;key app="EN" db-id="ztaxpp9ffvt2akeadx8vast55fr2d9terxd0" timestamp="1563486164"&gt;42&lt;/key&gt;&lt;/foreign-keys&gt;&lt;ref-type name="Journal Article"&gt;17&lt;/ref-type&gt;&lt;contributors&gt;&lt;authors&gt;&lt;author&gt;Birgit Geoerger&lt;/author&gt;&lt;author&gt;Erin E. Karski&lt;/author&gt;&lt;author&gt;Michel Zwaan&lt;/author&gt;&lt;author&gt;Michela Casanova&lt;/author&gt;&lt;author&gt;Lynley V. Marshall&lt;/author&gt;&lt;author&gt;Steven G. DuBois&lt;/author&gt;&lt;author&gt;Matthew Kowgier&lt;/author&gt;&lt;author&gt;Michael Tagen&lt;/author&gt;&lt;author&gt;Antonia Kwan&lt;/author&gt;&lt;author&gt;Meghna Das-Thakur&lt;/author&gt;&lt;author&gt;Tanya Maria Trippett&lt;/author&gt;&lt;/authors&gt;&lt;/contributors&gt;&lt;titles&gt;&lt;title&gt;A phase I/II study of atezolizumab in pediatric and young adult patients with refractory/relapsed solid tumors (iMATRIX-Atezolizumab)&lt;/title&gt;&lt;/titles&gt;&lt;pages&gt;10524-10524&lt;/pages&gt;&lt;volume&gt;35&lt;/volume&gt;&lt;number&gt;15_suppl&lt;/number&gt;&lt;dates&gt;&lt;year&gt;2017&lt;/year&gt;&lt;/dates&gt;&lt;urls&gt;&lt;related-urls&gt;&lt;url&gt;https://ascopubs.org/doi/abs/10.1200/JCO.2017.35.15_suppl.10524&lt;/url&gt;&lt;/related-urls&gt;&lt;/urls&gt;&lt;electronic-resource-num&gt;10.1200/JCO.2017.35.15_suppl.1052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0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DEEAF6" w:themeFill="accent5" w:themeFillTint="33"/>
            <w:vAlign w:val="center"/>
          </w:tcPr>
          <w:p w:rsidR="007126D8" w:rsidRPr="003941B3" w:rsidRDefault="007126D8" w:rsidP="008834DD">
            <w:pPr>
              <w:jc w:val="center"/>
            </w:pPr>
            <w:r w:rsidRPr="003941B3">
              <w:t>Vaccine therapy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Wilms tumor gene 1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Ped</w:t>
            </w:r>
            <w:bookmarkStart w:id="1" w:name="_GoBack"/>
            <w:bookmarkEnd w:id="1"/>
            <w:r w:rsidRPr="003941B3">
              <w:t>iatric tumors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EN.CITE &lt;EndNote&gt;&lt;Cite&gt;&lt;Author&gt;Hashii&lt;/Author&gt;&lt;Year&gt;2010&lt;/Year&gt;&lt;RecNum&gt;43&lt;/RecNum&gt;&lt;DisplayText&gt;(11)&lt;/DisplayText&gt;&lt;record&gt;&lt;rec-number&gt;43&lt;/rec-number&gt;&lt;foreign-keys&gt;&lt;key app="EN" db-id="ztaxpp9ffvt2akeadx8vast55fr2d9terxd0" timestamp="1563486165"&gt;43&lt;/key&gt;&lt;/foreign-keys&gt;&lt;ref-type name="Journal Article"&gt;17&lt;/ref-type&gt;&lt;contributors&gt;&lt;authors&gt;&lt;author&gt;Hashii, Y.&lt;/author&gt;&lt;author&gt;Sato, E.&lt;/author&gt;&lt;author&gt;Ohta, H.&lt;/author&gt;&lt;author&gt;Oka, Y.&lt;/author&gt;&lt;author&gt;Sugiyama, H.&lt;/author&gt;&lt;author&gt;Ozono, K.&lt;/author&gt;&lt;/authors&gt;&lt;/contributors&gt;&lt;auth-address&gt;Department of Pediatrics, Osaka University Graduate School of Medicine, Suita, Japan.&lt;/auth-address&gt;&lt;titles&gt;&lt;title&gt;WT1 peptide immunotherapy for cancer in children and young adults&lt;/title&gt;&lt;secondary-title&gt;Pediatr Blood Cancer&lt;/secondary-title&gt;&lt;/titles&gt;&lt;periodical&gt;&lt;full-title&gt;Pediatr Blood Cancer&lt;/full-title&gt;&lt;/periodical&gt;&lt;pages&gt;352-5&lt;/pages&gt;&lt;volume&gt;55&lt;/volume&gt;&lt;number&gt;2&lt;/number&gt;&lt;edition&gt;2010/06/29&lt;/edition&gt;&lt;keywords&gt;&lt;keyword&gt;Adolescent&lt;/keyword&gt;&lt;keyword&gt;Child&lt;/keyword&gt;&lt;keyword&gt;Erythema/chemically induced&lt;/keyword&gt;&lt;keyword&gt;Female&lt;/keyword&gt;&lt;keyword&gt;HLA-A Antigens&lt;/keyword&gt;&lt;keyword&gt;HLA-A24 Antigen&lt;/keyword&gt;&lt;keyword&gt;Humans&lt;/keyword&gt;&lt;keyword&gt;Immunotherapy/*methods&lt;/keyword&gt;&lt;keyword&gt;Leukemia/therapy&lt;/keyword&gt;&lt;keyword&gt;Male&lt;/keyword&gt;&lt;keyword&gt;Neoplasms/*therapy&lt;/keyword&gt;&lt;keyword&gt;Peptide Fragments/administration &amp;amp; dosage/therapeutic use&lt;/keyword&gt;&lt;keyword&gt;T-Lymphocytes, Cytotoxic/immunology&lt;/keyword&gt;&lt;keyword&gt;Treatment Outcome&lt;/keyword&gt;&lt;keyword&gt;Vaccination&lt;/keyword&gt;&lt;keyword&gt;WT1 Proteins/*administration &amp;amp; dosage/therapeutic use&lt;/keyword&gt;&lt;keyword&gt;Young Adult&lt;/keyword&gt;&lt;/keywords&gt;&lt;dates&gt;&lt;year&gt;2010&lt;/year&gt;&lt;pub-dates&gt;&lt;date&gt;Aug&lt;/date&gt;&lt;/pub-dates&gt;&lt;/dates&gt;&lt;isbn&gt;1545-5017 (Electronic)&amp;#xD;1545-5009 (Linking)&lt;/isbn&gt;&lt;accession-num&gt;20582983&lt;/accession-num&gt;&lt;urls&gt;&lt;related-urls&gt;&lt;url&gt;https://www.ncbi.nlm.nih.gov/pubmed/20582983&lt;/url&gt;&lt;/related-urls&gt;&lt;/urls&gt;&lt;electronic-resource-num&gt;10.1002/pbc.2252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1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DEEAF6" w:themeFill="accent5" w:themeFillTint="33"/>
            <w:vAlign w:val="center"/>
          </w:tcPr>
          <w:p w:rsidR="007126D8" w:rsidRPr="003941B3" w:rsidRDefault="007126D8" w:rsidP="008834DD">
            <w:pPr>
              <w:jc w:val="center"/>
            </w:pPr>
            <w:r w:rsidRPr="003941B3">
              <w:t>Vaccine therapy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NeuGcGM3 (</w:t>
            </w:r>
            <w:proofErr w:type="spellStart"/>
            <w:r w:rsidRPr="003941B3">
              <w:t>racotumomamb</w:t>
            </w:r>
            <w:proofErr w:type="spellEnd"/>
            <w:r w:rsidRPr="003941B3">
              <w:t>)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Neuroblastoma and other pediatric tumors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DYWNjaWF2aWxsYW5vPC9BdXRob3I+PFllYXI+MjAxNTwv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WNjaWF2aWxsYW5vPC9BdXRob3I+PFllYXI+MjAxNTwv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2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shd w:val="clear" w:color="auto" w:fill="DEEAF6" w:themeFill="accent5" w:themeFillTint="33"/>
            <w:vAlign w:val="center"/>
          </w:tcPr>
          <w:p w:rsidR="007126D8" w:rsidRPr="003941B3" w:rsidRDefault="007126D8" w:rsidP="008834DD">
            <w:pPr>
              <w:jc w:val="center"/>
            </w:pPr>
            <w:r w:rsidRPr="003941B3">
              <w:t>Vaccine therapy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Dendritic cell vaccines</w:t>
            </w:r>
            <w:r>
              <w:t xml:space="preserve"> (Review)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941B3">
              <w:t>Pediatric tumors</w:t>
            </w:r>
          </w:p>
        </w:tc>
        <w:tc>
          <w:tcPr>
            <w:tcW w:w="0" w:type="dxa"/>
            <w:vAlign w:val="center"/>
          </w:tcPr>
          <w:p w:rsidR="007126D8" w:rsidRPr="003941B3" w:rsidRDefault="007126D8" w:rsidP="008834D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EN.CITE &lt;EndNote&gt;&lt;Cite&gt;&lt;Author&gt;Elster&lt;/Author&gt;&lt;Year&gt;2016&lt;/Year&gt;&lt;RecNum&gt;45&lt;/RecNum&gt;&lt;DisplayText&gt;(13)&lt;/DisplayText&gt;&lt;record&gt;&lt;rec-number&gt;45&lt;/rec-number&gt;&lt;foreign-keys&gt;&lt;key app="EN" db-id="ztaxpp9ffvt2akeadx8vast55fr2d9terxd0" timestamp="1563486166"&gt;45&lt;/key&gt;&lt;/foreign-keys&gt;&lt;ref-type name="Journal Article"&gt;17&lt;/ref-type&gt;&lt;contributors&gt;&lt;authors&gt;&lt;author&gt;Elster, J. D.&lt;/author&gt;&lt;author&gt;Krishnadas, D. K.&lt;/author&gt;&lt;author&gt;Lucas, K. G.&lt;/author&gt;&lt;/authors&gt;&lt;/contributors&gt;&lt;auth-address&gt;a Department of Pediatrics , Hematology/Oncology, University of Louisville , Louisville , KY , USA.&lt;/auth-address&gt;&lt;titles&gt;&lt;title&gt;Dendritic cell vaccines: A review of recent developments and their potential pediatric application&lt;/title&gt;&lt;secondary-title&gt;Hum Vaccin Immunother&lt;/secondary-title&gt;&lt;alt-title&gt;Human vaccines &amp;amp; immunotherapeutics&lt;/alt-title&gt;&lt;/titles&gt;&lt;periodical&gt;&lt;full-title&gt;Hum Vaccin Immunother&lt;/full-title&gt;&lt;abbr-1&gt;Human vaccines &amp;amp; immunotherapeutics&lt;/abbr-1&gt;&lt;/periodical&gt;&lt;alt-periodical&gt;&lt;full-title&gt;Hum Vaccin Immunother&lt;/full-title&gt;&lt;abbr-1&gt;Human vaccines &amp;amp; immunotherapeutics&lt;/abbr-1&gt;&lt;/alt-periodical&gt;&lt;pages&gt;2232-9&lt;/pages&gt;&lt;volume&gt;12&lt;/volume&gt;&lt;number&gt;9&lt;/number&gt;&lt;edition&gt;2016/06/02&lt;/edition&gt;&lt;keywords&gt;&lt;keyword&gt;Cancer Vaccines/*administration &amp;amp; dosage/*immunology&lt;/keyword&gt;&lt;keyword&gt;Cell- and Tissue-Based Therapy/*methods&lt;/keyword&gt;&lt;keyword&gt;Child&lt;/keyword&gt;&lt;keyword&gt;Dendritic Cells/*immunology&lt;/keyword&gt;&lt;keyword&gt;Humans&lt;/keyword&gt;&lt;keyword&gt;Neoplasms/*therapy&lt;/keyword&gt;&lt;/keywords&gt;&lt;dates&gt;&lt;year&gt;2016&lt;/year&gt;&lt;pub-dates&gt;&lt;date&gt;Sep&lt;/date&gt;&lt;/pub-dates&gt;&lt;/dates&gt;&lt;isbn&gt;2164-554X (Electronic)&amp;#xD;2164-5515 (Linking)&lt;/isbn&gt;&lt;accession-num&gt;27245943&lt;/accession-num&gt;&lt;work-type&gt;Review&lt;/work-type&gt;&lt;urls&gt;&lt;related-urls&gt;&lt;url&gt;http://www.ncbi.nlm.nih.gov/pubmed/27245943&lt;/url&gt;&lt;/related-urls&gt;&lt;/urls&gt;&lt;custom2&gt;5027720&lt;/custom2&gt;&lt;electronic-resource-num&gt;10.1080/21645515.2016.1179844&lt;/electronic-resource-num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3)</w:t>
            </w:r>
            <w:r>
              <w:fldChar w:fldCharType="end"/>
            </w:r>
          </w:p>
        </w:tc>
      </w:tr>
      <w:bookmarkEnd w:id="0"/>
    </w:tbl>
    <w:p w:rsidR="007126D8" w:rsidRDefault="007126D8" w:rsidP="007126D8"/>
    <w:p w:rsidR="007126D8" w:rsidRDefault="007126D8" w:rsidP="007126D8"/>
    <w:p w:rsidR="007126D8" w:rsidRDefault="007126D8" w:rsidP="007126D8"/>
    <w:p w:rsidR="007126D8" w:rsidRDefault="007126D8" w:rsidP="007126D8"/>
    <w:p w:rsidR="007126D8" w:rsidRDefault="007126D8" w:rsidP="007126D8"/>
    <w:p w:rsidR="007126D8" w:rsidRDefault="007126D8" w:rsidP="007126D8"/>
    <w:p w:rsidR="007126D8" w:rsidRDefault="007126D8" w:rsidP="007126D8"/>
    <w:p w:rsidR="007126D8" w:rsidRDefault="007126D8" w:rsidP="007126D8"/>
    <w:p w:rsidR="007126D8" w:rsidRDefault="007126D8" w:rsidP="007126D8"/>
    <w:p w:rsidR="007126D8" w:rsidRDefault="007126D8" w:rsidP="007126D8"/>
    <w:p w:rsidR="007126D8" w:rsidRDefault="007126D8" w:rsidP="007126D8"/>
    <w:p w:rsidR="007126D8" w:rsidRDefault="007126D8" w:rsidP="007126D8">
      <w:r>
        <w:lastRenderedPageBreak/>
        <w:t>Supplemental Table 2. Promising Immunotherapeutic Approaches Beyond Traditional Checkpoint  Blockade with Examples of Successful Clinical Application in Adult Solid T</w:t>
      </w:r>
      <w:r>
        <w:tab/>
      </w:r>
      <w:proofErr w:type="spellStart"/>
      <w:r>
        <w:t>umors</w:t>
      </w:r>
      <w:proofErr w:type="spellEnd"/>
      <w:r>
        <w:t xml:space="preserve"> </w:t>
      </w:r>
    </w:p>
    <w:p w:rsidR="007126D8" w:rsidRDefault="007126D8" w:rsidP="007126D8"/>
    <w:p w:rsidR="007126D8" w:rsidRDefault="007126D8" w:rsidP="007126D8"/>
    <w:p w:rsidR="007126D8" w:rsidRDefault="007126D8" w:rsidP="007126D8"/>
    <w:p w:rsidR="007126D8" w:rsidRDefault="007126D8" w:rsidP="007126D8"/>
    <w:tbl>
      <w:tblPr>
        <w:tblStyle w:val="GridTable1Light-Accent3"/>
        <w:tblpPr w:leftFromText="180" w:rightFromText="180" w:vertAnchor="page" w:horzAnchor="margin" w:tblpY="2494"/>
        <w:tblW w:w="9531" w:type="dxa"/>
        <w:tblLayout w:type="fixed"/>
        <w:tblLook w:val="04A0" w:firstRow="1" w:lastRow="0" w:firstColumn="1" w:lastColumn="0" w:noHBand="0" w:noVBand="1"/>
      </w:tblPr>
      <w:tblGrid>
        <w:gridCol w:w="2514"/>
        <w:gridCol w:w="2704"/>
        <w:gridCol w:w="2784"/>
        <w:gridCol w:w="1529"/>
      </w:tblGrid>
      <w:tr w:rsidR="007126D8" w:rsidRPr="003941B3" w:rsidTr="008834D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5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4" w:type="dxa"/>
            <w:shd w:val="clear" w:color="auto" w:fill="D9D9D9" w:themeFill="background1" w:themeFillShade="D9"/>
          </w:tcPr>
          <w:p w:rsidR="007126D8" w:rsidRPr="003941B3" w:rsidRDefault="007126D8" w:rsidP="008834DD">
            <w:r>
              <w:t>Biologic Approach</w:t>
            </w:r>
          </w:p>
        </w:tc>
        <w:tc>
          <w:tcPr>
            <w:tcW w:w="2704" w:type="dxa"/>
            <w:shd w:val="clear" w:color="auto" w:fill="D9D9D9" w:themeFill="background1" w:themeFillShade="D9"/>
          </w:tcPr>
          <w:p w:rsidR="007126D8" w:rsidRPr="003941B3" w:rsidRDefault="007126D8" w:rsidP="008834D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Target / Modality </w:t>
            </w:r>
          </w:p>
        </w:tc>
        <w:tc>
          <w:tcPr>
            <w:tcW w:w="2784" w:type="dxa"/>
            <w:shd w:val="clear" w:color="auto" w:fill="D9D9D9" w:themeFill="background1" w:themeFillShade="D9"/>
          </w:tcPr>
          <w:p w:rsidR="007126D8" w:rsidRDefault="007126D8" w:rsidP="008834D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Agents utilized </w:t>
            </w:r>
          </w:p>
        </w:tc>
        <w:tc>
          <w:tcPr>
            <w:tcW w:w="1529" w:type="dxa"/>
            <w:shd w:val="clear" w:color="auto" w:fill="D9D9D9" w:themeFill="background1" w:themeFillShade="D9"/>
          </w:tcPr>
          <w:p w:rsidR="007126D8" w:rsidRPr="003941B3" w:rsidRDefault="007126D8" w:rsidP="008834D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Clinical Application (Ref)</w:t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4" w:type="dxa"/>
            <w:shd w:val="clear" w:color="auto" w:fill="F7CAAC" w:themeFill="accent2" w:themeFillTint="66"/>
          </w:tcPr>
          <w:p w:rsidR="007126D8" w:rsidRPr="003941B3" w:rsidRDefault="007126D8" w:rsidP="008834DD">
            <w:r>
              <w:t>T cell based therapies</w:t>
            </w:r>
          </w:p>
        </w:tc>
        <w:tc>
          <w:tcPr>
            <w:tcW w:w="2704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o-inhibitory pathways </w:t>
            </w:r>
          </w:p>
        </w:tc>
        <w:tc>
          <w:tcPr>
            <w:tcW w:w="2784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nti-LAG3; anti-TIM-3; anti-TIGIT</w:t>
            </w:r>
          </w:p>
        </w:tc>
        <w:tc>
          <w:tcPr>
            <w:tcW w:w="1529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TaGluPC9BdXRob3I+PFllYXI+MjAxNTwvWWVhcj48UmVj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GluPC9BdXRob3I+PFllYXI+MjAxNTwvWWVhcj48UmVj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4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4" w:type="dxa"/>
            <w:shd w:val="clear" w:color="auto" w:fill="F7CAAC" w:themeFill="accent2" w:themeFillTint="66"/>
          </w:tcPr>
          <w:p w:rsidR="007126D8" w:rsidRPr="003941B3" w:rsidRDefault="007126D8" w:rsidP="008834DD">
            <w:r>
              <w:t>T cell based therapies</w:t>
            </w:r>
          </w:p>
        </w:tc>
        <w:tc>
          <w:tcPr>
            <w:tcW w:w="2704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umor reactive (TCR-driven) T cells</w:t>
            </w:r>
          </w:p>
        </w:tc>
        <w:tc>
          <w:tcPr>
            <w:tcW w:w="2784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Viral specific T cells (i.e. autologous EBVSTs); Autologous and normal donor-specific T cells; Autologous TAA-specific T cells; T cells with vaccines; TILs enriched for mutation-specific T cells</w:t>
            </w:r>
          </w:p>
        </w:tc>
        <w:tc>
          <w:tcPr>
            <w:tcW w:w="1529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EN.CITE &lt;EndNote&gt;&lt;Cite&gt;&lt;Author&gt;Leung&lt;/Author&gt;&lt;Year&gt;2019&lt;/Year&gt;&lt;RecNum&gt;67&lt;/RecNum&gt;&lt;DisplayText&gt;(15)&lt;/DisplayText&gt;&lt;record&gt;&lt;rec-number&gt;67&lt;/rec-number&gt;&lt;foreign-keys&gt;&lt;key app="EN" db-id="ztaxpp9ffvt2akeadx8vast55fr2d9terxd0" timestamp="1565105533"&gt;67&lt;/key&gt;&lt;/foreign-keys&gt;&lt;ref-type name="Journal Article"&gt;17&lt;/ref-type&gt;&lt;contributors&gt;&lt;authors&gt;&lt;author&gt;Leung, W.&lt;/author&gt;&lt;author&gt;Heslop, H. E.&lt;/author&gt;&lt;/authors&gt;&lt;/contributors&gt;&lt;auth-address&gt;Center for Cell and Gene Therapy, Baylor College of Medicine, Houston Methodist Hospital and Texas Children&amp;apos;s Hospital, Houston, Texas.&amp;#xD;Center for Cell and Gene Therapy, Baylor College of Medicine, Houston Methodist Hospital and Texas Children&amp;apos;s Hospital, Houston, Texas. hheslop@bcm.edu.&lt;/auth-address&gt;&lt;titles&gt;&lt;title&gt;Adoptive Immunotherapy with Antigen-Specific T Cells Expressing a Native TCR&lt;/title&gt;&lt;secondary-title&gt;Cancer Immunol Res&lt;/secondary-title&gt;&lt;/titles&gt;&lt;periodical&gt;&lt;full-title&gt;Cancer Immunol Res&lt;/full-title&gt;&lt;/periodical&gt;&lt;pages&gt;528-533&lt;/pages&gt;&lt;volume&gt;7&lt;/volume&gt;&lt;number&gt;4&lt;/number&gt;&lt;edition&gt;2019/04/03&lt;/edition&gt;&lt;dates&gt;&lt;year&gt;2019&lt;/year&gt;&lt;pub-dates&gt;&lt;date&gt;Apr&lt;/date&gt;&lt;/pub-dates&gt;&lt;/dates&gt;&lt;isbn&gt;2326-6074 (Electronic)&amp;#xD;2326-6066 (Linking)&lt;/isbn&gt;&lt;accession-num&gt;30936089&lt;/accession-num&gt;&lt;urls&gt;&lt;related-urls&gt;&lt;url&gt;https://www.ncbi.nlm.nih.gov/pubmed/30936089&lt;/url&gt;&lt;/related-urls&gt;&lt;/urls&gt;&lt;custom2&gt;PMC6462216&lt;/custom2&gt;&lt;electronic-resource-num&gt;10.1158/2326-6066.CIR-18-0888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5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4" w:type="dxa"/>
            <w:shd w:val="clear" w:color="auto" w:fill="F7CAAC" w:themeFill="accent2" w:themeFillTint="66"/>
          </w:tcPr>
          <w:p w:rsidR="007126D8" w:rsidRDefault="007126D8" w:rsidP="008834DD">
            <w:r>
              <w:t>T cell based therapies</w:t>
            </w:r>
          </w:p>
        </w:tc>
        <w:tc>
          <w:tcPr>
            <w:tcW w:w="2704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AR-T cells</w:t>
            </w:r>
          </w:p>
        </w:tc>
        <w:tc>
          <w:tcPr>
            <w:tcW w:w="2784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AR-T cells</w:t>
            </w:r>
          </w:p>
        </w:tc>
        <w:tc>
          <w:tcPr>
            <w:tcW w:w="1529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EN.CITE &lt;EndNote&gt;&lt;Cite&gt;&lt;Author&gt;Knochelmann&lt;/Author&gt;&lt;Year&gt;2018&lt;/Year&gt;&lt;RecNum&gt;73&lt;/RecNum&gt;&lt;DisplayText&gt;(16)&lt;/DisplayText&gt;&lt;record&gt;&lt;rec-number&gt;73&lt;/rec-number&gt;&lt;foreign-keys&gt;&lt;key app="EN" db-id="ztaxpp9ffvt2akeadx8vast55fr2d9terxd0" timestamp="1565199758"&gt;73&lt;/key&gt;&lt;/foreign-keys&gt;&lt;ref-type name="Journal Article"&gt;17&lt;/ref-type&gt;&lt;contributors&gt;&lt;authors&gt;&lt;author&gt;Knochelmann, H. M.&lt;/author&gt;&lt;author&gt;Smith, A. S.&lt;/author&gt;&lt;author&gt;Dwyer, C. J.&lt;/author&gt;&lt;author&gt;Wyatt, M. M.&lt;/author&gt;&lt;author&gt;Mehrotra, S.&lt;/author&gt;&lt;author&gt;Paulos, C. M.&lt;/author&gt;&lt;/authors&gt;&lt;/contributors&gt;&lt;auth-address&gt;Department of Microbiology and Immunology, Medical University of South Carolina, Charleston, SC, United States.&amp;#xD;Department of Dermatology and Dermatologic Surgery, Medical University of South Carolina, Charleston, SC, United States.&amp;#xD;Department of Surgery, Medical University of South Carolina, Charleston, SC, United States.&lt;/auth-address&gt;&lt;titles&gt;&lt;title&gt;CAR T Cells in Solid Tumors: Blueprints for Building Effective Therapies&lt;/title&gt;&lt;secondary-title&gt;Front Immunol&lt;/secondary-title&gt;&lt;/titles&gt;&lt;periodical&gt;&lt;full-title&gt;Front Immunol&lt;/full-title&gt;&lt;/periodical&gt;&lt;pages&gt;1740&lt;/pages&gt;&lt;volume&gt;9&lt;/volume&gt;&lt;edition&gt;2018/08/25&lt;/edition&gt;&lt;keywords&gt;&lt;keyword&gt;*T cell&lt;/keyword&gt;&lt;keyword&gt;*adoptive cell transfer&lt;/keyword&gt;&lt;keyword&gt;*checkpoint&lt;/keyword&gt;&lt;keyword&gt;*chimeric antigen receptor&lt;/keyword&gt;&lt;keyword&gt;*solid tumor&lt;/keyword&gt;&lt;/keywords&gt;&lt;dates&gt;&lt;year&gt;2018&lt;/year&gt;&lt;/dates&gt;&lt;isbn&gt;1664-3224 (Electronic)&amp;#xD;1664-3224 (Linking)&lt;/isbn&gt;&lt;accession-num&gt;30140266&lt;/accession-num&gt;&lt;urls&gt;&lt;related-urls&gt;&lt;url&gt;https://www.ncbi.nlm.nih.gov/pubmed/30140266&lt;/url&gt;&lt;/related-urls&gt;&lt;/urls&gt;&lt;custom2&gt;PMC6094980&lt;/custom2&gt;&lt;electronic-resource-num&gt;10.3389/fimmu.2018.0174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6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4" w:type="dxa"/>
            <w:shd w:val="clear" w:color="auto" w:fill="FFF2CC" w:themeFill="accent4" w:themeFillTint="33"/>
          </w:tcPr>
          <w:p w:rsidR="007126D8" w:rsidRPr="003941B3" w:rsidRDefault="007126D8" w:rsidP="008834DD">
            <w:r>
              <w:t>NK cells</w:t>
            </w:r>
          </w:p>
        </w:tc>
        <w:tc>
          <w:tcPr>
            <w:tcW w:w="2704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K cells</w:t>
            </w:r>
          </w:p>
        </w:tc>
        <w:tc>
          <w:tcPr>
            <w:tcW w:w="2784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K cells</w:t>
            </w:r>
          </w:p>
        </w:tc>
        <w:tc>
          <w:tcPr>
            <w:tcW w:w="1529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EN.CITE &lt;EndNote&gt;&lt;Cite&gt;&lt;Author&gt;Hu&lt;/Author&gt;&lt;Year&gt;2019&lt;/Year&gt;&lt;RecNum&gt;74&lt;/RecNum&gt;&lt;DisplayText&gt;(17)&lt;/DisplayText&gt;&lt;record&gt;&lt;rec-number&gt;74&lt;/rec-number&gt;&lt;foreign-keys&gt;&lt;key app="EN" db-id="ztaxpp9ffvt2akeadx8vast55fr2d9terxd0" timestamp="1565201685"&gt;74&lt;/key&gt;&lt;/foreign-keys&gt;&lt;ref-type name="Journal Article"&gt;17&lt;/ref-type&gt;&lt;contributors&gt;&lt;authors&gt;&lt;author&gt;Hu, W.&lt;/author&gt;&lt;author&gt;Wang, G.&lt;/author&gt;&lt;author&gt;Huang, D.&lt;/author&gt;&lt;author&gt;Sui, M.&lt;/author&gt;&lt;author&gt;Xu, Y.&lt;/author&gt;&lt;/authors&gt;&lt;/contributors&gt;&lt;auth-address&gt;Institute of Translational Medicine, Zhejiang University School of Medicine, Hangzhou, China.&amp;#xD;Department of Surgery &amp;amp; Clinical Research Institute of Zhejiang Provincial People&amp;apos;s Hospital, People&amp;apos;s Hospital of Hangzhou Medical College, Hangzhou, China.&amp;#xD;Center for Cancer Biology and Innovative Therapeutics, Key Laboratory of Tumor Molecular Diagnosis and Individualized Medicine of Zhejiang Province, Hangzhou, China.&lt;/auth-address&gt;&lt;titles&gt;&lt;title&gt;Cancer Immunotherapy Based on Natural Killer Cells: Current Progress and New Opportunities&lt;/title&gt;&lt;secondary-title&gt;Front Immunol&lt;/secondary-title&gt;&lt;/titles&gt;&lt;periodical&gt;&lt;full-title&gt;Front Immunol&lt;/full-title&gt;&lt;/periodical&gt;&lt;pages&gt;1205&lt;/pages&gt;&lt;volume&gt;10&lt;/volume&gt;&lt;edition&gt;2019/06/20&lt;/edition&gt;&lt;keywords&gt;&lt;keyword&gt;adoptive cellular immunotherapy&lt;/keyword&gt;&lt;keyword&gt;antibodies&lt;/keyword&gt;&lt;keyword&gt;cancer immunotherapy&lt;/keyword&gt;&lt;keyword&gt;chimeric antigen receptor&lt;/keyword&gt;&lt;keyword&gt;cytokines&lt;/keyword&gt;&lt;keyword&gt;extracellular vesicles&lt;/keyword&gt;&lt;keyword&gt;natural killer cell&lt;/keyword&gt;&lt;/keywords&gt;&lt;dates&gt;&lt;year&gt;2019&lt;/year&gt;&lt;/dates&gt;&lt;isbn&gt;1664-3224 (Electronic)&amp;#xD;1664-3224 (Linking)&lt;/isbn&gt;&lt;accession-num&gt;31214177&lt;/accession-num&gt;&lt;urls&gt;&lt;related-urls&gt;&lt;url&gt;https://www.ncbi.nlm.nih.gov/pubmed/31214177&lt;/url&gt;&lt;/related-urls&gt;&lt;/urls&gt;&lt;custom2&gt;PMC6554437&lt;/custom2&gt;&lt;electronic-resource-num&gt;10.3389/fimmu.2019.0120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7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4" w:type="dxa"/>
            <w:shd w:val="clear" w:color="auto" w:fill="BDD6EE" w:themeFill="accent5" w:themeFillTint="66"/>
          </w:tcPr>
          <w:p w:rsidR="007126D8" w:rsidRDefault="007126D8" w:rsidP="008834DD">
            <w:r>
              <w:t>Vaccine therapy</w:t>
            </w:r>
          </w:p>
        </w:tc>
        <w:tc>
          <w:tcPr>
            <w:tcW w:w="2704" w:type="dxa"/>
          </w:tcPr>
          <w:p w:rsidR="007126D8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Vaccine therapy </w:t>
            </w:r>
          </w:p>
        </w:tc>
        <w:tc>
          <w:tcPr>
            <w:tcW w:w="2784" w:type="dxa"/>
          </w:tcPr>
          <w:p w:rsidR="007126D8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ynthetic peptides, messenger RNA, DNA plasmids, viral vectors, engineered attenuated bacterial vectors, ex vivo antigen-loaded dendritic cells</w:t>
            </w:r>
          </w:p>
        </w:tc>
        <w:tc>
          <w:tcPr>
            <w:tcW w:w="1529" w:type="dxa"/>
          </w:tcPr>
          <w:p w:rsidR="007126D8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EN.CITE &lt;EndNote&gt;&lt;Cite&gt;&lt;Author&gt;Sahin&lt;/Author&gt;&lt;Year&gt;2018&lt;/Year&gt;&lt;RecNum&gt;72&lt;/RecNum&gt;&lt;DisplayText&gt;(18)&lt;/DisplayText&gt;&lt;record&gt;&lt;rec-number&gt;72&lt;/rec-number&gt;&lt;foreign-keys&gt;&lt;key app="EN" db-id="ztaxpp9ffvt2akeadx8vast55fr2d9terxd0" timestamp="1565190099"&gt;72&lt;/key&gt;&lt;/foreign-keys&gt;&lt;ref-type name="Journal Article"&gt;17&lt;/ref-type&gt;&lt;contributors&gt;&lt;authors&gt;&lt;author&gt;Sahin, U.&lt;/author&gt;&lt;author&gt;Tureci, O.&lt;/author&gt;&lt;/authors&gt;&lt;/contributors&gt;&lt;auth-address&gt;Biopharmaceutical New Technologies (BioNTech) Corporation, 55131 Mainz, Germany. sahin@uni-mainz.de.&amp;#xD;TRON-Translational Oncology at the University Medical Center of Johannes Gutenberg University gGmbH, 55131 Mainz, Germany.&amp;#xD;University Medical Center of the Johannes Gutenberg University, 55131 Mainz, Germany.&amp;#xD;CI3 Cluster for Individualized Immunointervention e.V., 55131 Mainz, Germany.&lt;/auth-address&gt;&lt;titles&gt;&lt;title&gt;Personalized vaccines for cancer immunotherapy&lt;/title&gt;&lt;secondary-title&gt;Science&lt;/secondary-title&gt;&lt;/titles&gt;&lt;periodical&gt;&lt;full-title&gt;Science&lt;/full-title&gt;&lt;/periodical&gt;&lt;pages&gt;1355-1360&lt;/pages&gt;&lt;volume&gt;359&lt;/volume&gt;&lt;number&gt;6382&lt;/number&gt;&lt;edition&gt;2018/03/24&lt;/edition&gt;&lt;keywords&gt;&lt;keyword&gt;Antigens, Neoplasm/genetics/immunology&lt;/keyword&gt;&lt;keyword&gt;Cancer Vaccines/*genetics/*therapeutic use&lt;/keyword&gt;&lt;keyword&gt;Humans&lt;/keyword&gt;&lt;keyword&gt;Immunodominant Epitopes/genetics/immunology&lt;/keyword&gt;&lt;keyword&gt;Immunotherapy/*methods&lt;/keyword&gt;&lt;keyword&gt;Mutation&lt;/keyword&gt;&lt;keyword&gt;Neoplasms/*genetics/*therapy&lt;/keyword&gt;&lt;keyword&gt;Precision Medicine/*methods&lt;/keyword&gt;&lt;/keywords&gt;&lt;dates&gt;&lt;year&gt;2018&lt;/year&gt;&lt;pub-dates&gt;&lt;date&gt;Mar 23&lt;/date&gt;&lt;/pub-dates&gt;&lt;/dates&gt;&lt;isbn&gt;1095-9203 (Electronic)&amp;#xD;0036-8075 (Linking)&lt;/isbn&gt;&lt;accession-num&gt;29567706&lt;/accession-num&gt;&lt;urls&gt;&lt;related-urls&gt;&lt;url&gt;https://www.ncbi.nlm.nih.gov/pubmed/29567706&lt;/url&gt;&lt;/related-urls&gt;&lt;/urls&gt;&lt;electronic-resource-num&gt;10.1126/science.aar711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8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4" w:type="dxa"/>
            <w:shd w:val="clear" w:color="auto" w:fill="E2EFD9" w:themeFill="accent6" w:themeFillTint="33"/>
          </w:tcPr>
          <w:p w:rsidR="007126D8" w:rsidRPr="003941B3" w:rsidRDefault="007126D8" w:rsidP="008834DD">
            <w:r>
              <w:t>TME</w:t>
            </w:r>
          </w:p>
        </w:tc>
        <w:tc>
          <w:tcPr>
            <w:tcW w:w="2704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Vasculature, hypoxia</w:t>
            </w:r>
          </w:p>
        </w:tc>
        <w:tc>
          <w:tcPr>
            <w:tcW w:w="2784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nti-angiogenics (i.e. anti-VEGF); anti-hypertensives targeting the renin-angiotensin system; anti-CXCR4 agents</w:t>
            </w:r>
          </w:p>
        </w:tc>
        <w:tc>
          <w:tcPr>
            <w:tcW w:w="1529" w:type="dxa"/>
          </w:tcPr>
          <w:p w:rsidR="007126D8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EYXR0YTwvQXV0aG9yPjxZZWFyPjIwMTk8L1llYXI+PFJl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YXR0YTwvQXV0aG9yPjxZZWFyPjIwMTk8L1llYXI+PFJl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19,20)</w:t>
            </w:r>
            <w:r>
              <w:fldChar w:fldCharType="end"/>
            </w:r>
          </w:p>
        </w:tc>
      </w:tr>
      <w:tr w:rsidR="007126D8" w:rsidRPr="003941B3" w:rsidTr="008834DD">
        <w:trPr>
          <w:trHeight w:val="147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4" w:type="dxa"/>
            <w:shd w:val="clear" w:color="auto" w:fill="E2EFD9" w:themeFill="accent6" w:themeFillTint="33"/>
          </w:tcPr>
          <w:p w:rsidR="007126D8" w:rsidRPr="003941B3" w:rsidRDefault="007126D8" w:rsidP="008834DD">
            <w:r>
              <w:t>TME</w:t>
            </w:r>
          </w:p>
        </w:tc>
        <w:tc>
          <w:tcPr>
            <w:tcW w:w="2704" w:type="dxa"/>
          </w:tcPr>
          <w:p w:rsidR="007126D8" w:rsidRPr="003941B3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egulatory T cells (</w:t>
            </w:r>
            <w:proofErr w:type="spellStart"/>
            <w:r>
              <w:t>Tregs</w:t>
            </w:r>
            <w:proofErr w:type="spellEnd"/>
            <w:r>
              <w:t>)</w:t>
            </w:r>
          </w:p>
        </w:tc>
        <w:tc>
          <w:tcPr>
            <w:tcW w:w="2784" w:type="dxa"/>
          </w:tcPr>
          <w:p w:rsidR="007126D8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Depletion of </w:t>
            </w:r>
            <w:proofErr w:type="spellStart"/>
            <w:r>
              <w:t>Tregs</w:t>
            </w:r>
            <w:proofErr w:type="spellEnd"/>
            <w:r>
              <w:t xml:space="preserve"> (anti-CD25, anti-CCR4); Reprogramming of </w:t>
            </w:r>
            <w:proofErr w:type="spellStart"/>
            <w:r>
              <w:t>Tregs</w:t>
            </w:r>
            <w:proofErr w:type="spellEnd"/>
            <w:r>
              <w:t xml:space="preserve"> (OX40, GITR, IDO1 inhibitors) </w:t>
            </w:r>
          </w:p>
        </w:tc>
        <w:tc>
          <w:tcPr>
            <w:tcW w:w="1529" w:type="dxa"/>
          </w:tcPr>
          <w:p w:rsidR="007126D8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TaGl0YXJhPC9BdXRob3I+PFllYXI+MjAxODwvWWVhcj48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Gl0YXJhPC9BdXRob3I+PFllYXI+MjAxODwvWWVhcj48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21)</w:t>
            </w:r>
            <w:r>
              <w:fldChar w:fldCharType="end"/>
            </w:r>
          </w:p>
        </w:tc>
      </w:tr>
      <w:tr w:rsidR="007126D8" w:rsidRPr="003941B3" w:rsidTr="008834D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4" w:type="dxa"/>
            <w:shd w:val="clear" w:color="auto" w:fill="E2EFD9" w:themeFill="accent6" w:themeFillTint="33"/>
          </w:tcPr>
          <w:p w:rsidR="007126D8" w:rsidRPr="003941B3" w:rsidRDefault="007126D8" w:rsidP="008834DD">
            <w:r>
              <w:t>TME</w:t>
            </w:r>
          </w:p>
        </w:tc>
        <w:tc>
          <w:tcPr>
            <w:tcW w:w="2704" w:type="dxa"/>
          </w:tcPr>
          <w:p w:rsidR="007126D8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Myeloid cells </w:t>
            </w:r>
          </w:p>
        </w:tc>
        <w:tc>
          <w:tcPr>
            <w:tcW w:w="2784" w:type="dxa"/>
          </w:tcPr>
          <w:p w:rsidR="007126D8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umor associated macrophage reprogramming agents (i.e. Anti-CSF-1/R+, CCL2, IL-6, CD40)</w:t>
            </w:r>
          </w:p>
        </w:tc>
        <w:tc>
          <w:tcPr>
            <w:tcW w:w="1529" w:type="dxa"/>
          </w:tcPr>
          <w:p w:rsidR="007126D8" w:rsidRDefault="007126D8" w:rsidP="008834D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>
                <w:fldData xml:space="preserve">PEVuZE5vdGU+PENpdGU+PEF1dGhvcj5SdWZmZWxsPC9BdXRob3I+PFllYXI+MjAxNTwvWWVhcj48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WZmZWxsPC9BdXRob3I+PFllYXI+MjAxNTwvWWVhcj48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22)</w:t>
            </w:r>
            <w:r>
              <w:fldChar w:fldCharType="end"/>
            </w:r>
          </w:p>
        </w:tc>
      </w:tr>
    </w:tbl>
    <w:p w:rsidR="007126D8" w:rsidRDefault="00BF3238" w:rsidP="007126D8">
      <w:pPr>
        <w:rPr>
          <w:b/>
          <w:bCs/>
          <w:u w:val="single"/>
        </w:rPr>
      </w:pPr>
      <w:r>
        <w:lastRenderedPageBreak/>
        <w:t xml:space="preserve">Supplemental References </w:t>
      </w:r>
    </w:p>
    <w:p w:rsidR="007126D8" w:rsidRDefault="007126D8" w:rsidP="007126D8">
      <w:pPr>
        <w:pStyle w:val="NoSpacing"/>
      </w:pPr>
    </w:p>
    <w:p w:rsidR="007126D8" w:rsidRDefault="007126D8" w:rsidP="007126D8">
      <w:pPr>
        <w:pStyle w:val="NoSpacing"/>
      </w:pPr>
    </w:p>
    <w:p w:rsidR="007126D8" w:rsidRPr="007126D8" w:rsidRDefault="007126D8" w:rsidP="007126D8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7126D8">
        <w:t>1.</w:t>
      </w:r>
      <w:r w:rsidRPr="007126D8">
        <w:tab/>
        <w:t>Ebb D, Meyers P, Grier H, Bernstein M, Gorlick R, Lipshultz SE</w:t>
      </w:r>
      <w:r w:rsidRPr="007126D8">
        <w:rPr>
          <w:i/>
        </w:rPr>
        <w:t>, et al.</w:t>
      </w:r>
      <w:r w:rsidRPr="007126D8">
        <w:t xml:space="preserve"> Phase II trial of trastuzumab in combination with cytotoxic chemotherapy for treatment of metastatic osteosarcoma with human epidermal growth factor receptor 2 overexpression: a report from the children's oncology group. J Clin Oncol </w:t>
      </w:r>
      <w:r w:rsidRPr="007126D8">
        <w:rPr>
          <w:b/>
        </w:rPr>
        <w:t>2012</w:t>
      </w:r>
      <w:r w:rsidRPr="007126D8">
        <w:t>;30(20):2545-51 doi 10.1200/JCO.2011.37.4546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2.</w:t>
      </w:r>
      <w:r w:rsidRPr="007126D8">
        <w:tab/>
        <w:t>Kopp LM MS, Karilo M, et al. Phase 2 trial of the GPNMB-targeted antibody-drug conjugate, CDX-011 (glembatumumab vedotin) in recurrent/refractory osteosarcoma (OS): a report from the Children’s Oncology Group (COG). . Connective Tissue Oncology Society (CTOS) 2017 Annual Meeting. Maui, Hawaii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3.</w:t>
      </w:r>
      <w:r w:rsidRPr="007126D8">
        <w:tab/>
        <w:t>Merchant MS, Geller JI, Baird K, Chou AJ, Galli S, Charles A</w:t>
      </w:r>
      <w:r w:rsidRPr="007126D8">
        <w:rPr>
          <w:i/>
        </w:rPr>
        <w:t>, et al.</w:t>
      </w:r>
      <w:r w:rsidRPr="007126D8">
        <w:t xml:space="preserve"> Phase I trial and pharmacokinetic study of lexatumumab in pediatric patients with solid tumors. J Clin Oncol </w:t>
      </w:r>
      <w:r w:rsidRPr="007126D8">
        <w:rPr>
          <w:b/>
        </w:rPr>
        <w:t>2012</w:t>
      </w:r>
      <w:r w:rsidRPr="007126D8">
        <w:t>;30(33):4141-7 doi 10.1200/JCO.2012.44.1055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4.</w:t>
      </w:r>
      <w:r w:rsidRPr="007126D8">
        <w:tab/>
        <w:t>Malempati S, Weigel B, Ingle AM, Ahern CH, Carroll JM, Roberts CT</w:t>
      </w:r>
      <w:r w:rsidRPr="007126D8">
        <w:rPr>
          <w:i/>
        </w:rPr>
        <w:t>, et al.</w:t>
      </w:r>
      <w:r w:rsidRPr="007126D8">
        <w:t xml:space="preserve"> Phase I/II trial and pharmacokinetic study of cixutumumab in pediatric patients with refractory solid tumors and Ewing sarcoma: a report from the Children's Oncology Group. J Clin Oncol </w:t>
      </w:r>
      <w:r w:rsidRPr="007126D8">
        <w:rPr>
          <w:b/>
        </w:rPr>
        <w:t>2012</w:t>
      </w:r>
      <w:r w:rsidRPr="007126D8">
        <w:t>;30(3):256-62 doi JCO.2011.37.4355 [pii]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10.1200/JCO.2011.37.4355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5.</w:t>
      </w:r>
      <w:r w:rsidRPr="007126D8">
        <w:tab/>
        <w:t>Heczey A, Louis CU, Savoldo B, Dakhova O, Durett A, Grilley B</w:t>
      </w:r>
      <w:r w:rsidRPr="007126D8">
        <w:rPr>
          <w:i/>
        </w:rPr>
        <w:t>, et al.</w:t>
      </w:r>
      <w:r w:rsidRPr="007126D8">
        <w:t xml:space="preserve"> CAR T Cells Administered in Combination with Lymphodepletion and PD-1 Inhibition to Patients with Neuroblastoma. Mol Ther </w:t>
      </w:r>
      <w:r w:rsidRPr="007126D8">
        <w:rPr>
          <w:b/>
        </w:rPr>
        <w:t>2017</w:t>
      </w:r>
      <w:r w:rsidRPr="007126D8">
        <w:t>;25(9):2214-24 doi 10.1016/j.ymthe.2017.05.012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6.</w:t>
      </w:r>
      <w:r w:rsidRPr="007126D8">
        <w:tab/>
        <w:t>Ahmed N, Brawley VS, Hegde M, Robertson C, Ghazi A, Gerken C</w:t>
      </w:r>
      <w:r w:rsidRPr="007126D8">
        <w:rPr>
          <w:i/>
        </w:rPr>
        <w:t>, et al.</w:t>
      </w:r>
      <w:r w:rsidRPr="007126D8">
        <w:t xml:space="preserve"> Human Epidermal Growth Factor Receptor 2 (HER2) -Specific Chimeric Antigen Receptor-Modified T Cells for the Immunotherapy of HER2-Positive Sarcoma. J Clin Oncol </w:t>
      </w:r>
      <w:r w:rsidRPr="007126D8">
        <w:rPr>
          <w:b/>
        </w:rPr>
        <w:t>2015</w:t>
      </w:r>
      <w:r w:rsidRPr="007126D8">
        <w:t>;33(15):1688-96 doi 10.1200/JCO.2014.58.0225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7.</w:t>
      </w:r>
      <w:r w:rsidRPr="007126D8">
        <w:tab/>
        <w:t>Merchant MS, Wright M, Baird K, Wexler LH, Rodriguez-Galindo C, Bernstein D</w:t>
      </w:r>
      <w:r w:rsidRPr="007126D8">
        <w:rPr>
          <w:i/>
        </w:rPr>
        <w:t>, et al.</w:t>
      </w:r>
      <w:r w:rsidRPr="007126D8">
        <w:t xml:space="preserve"> Phase I Clinical Trial of Ipilimumab in Pediatric Patients with Advanced Solid Tumors. Clin Cancer Res </w:t>
      </w:r>
      <w:r w:rsidRPr="007126D8">
        <w:rPr>
          <w:b/>
        </w:rPr>
        <w:t>2016</w:t>
      </w:r>
      <w:r w:rsidRPr="007126D8">
        <w:t>;22(6):1364-70 doi 10.1158/1078-0432.CCR-15-0491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1078-0432.CCR-15-0491 [pii]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8.</w:t>
      </w:r>
      <w:r w:rsidRPr="007126D8">
        <w:tab/>
        <w:t>Davis KL, Fox E, Reid JM, Liu X, Minard CG, Weigel B</w:t>
      </w:r>
      <w:r w:rsidRPr="007126D8">
        <w:rPr>
          <w:i/>
        </w:rPr>
        <w:t>, et al.</w:t>
      </w:r>
      <w:r w:rsidRPr="007126D8">
        <w:t xml:space="preserve"> ADVL1412: Initial results of a phase I/II study of nivolumab and ipilimumab in pediatric patients with relapsed/refractory solid tumors—A COG study. </w:t>
      </w:r>
      <w:r w:rsidRPr="007126D8">
        <w:rPr>
          <w:b/>
        </w:rPr>
        <w:t>2017</w:t>
      </w:r>
      <w:r w:rsidRPr="007126D8">
        <w:t>;35(15_suppl):10526- doi 10.1200/JCO.2017.35.15_suppl.10526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9.</w:t>
      </w:r>
      <w:r w:rsidRPr="007126D8">
        <w:tab/>
        <w:t>Geoerger B, Kang HJ, Yalon-Oren M, Marshall LV, Vezina C, Pappo AS</w:t>
      </w:r>
      <w:r w:rsidRPr="007126D8">
        <w:rPr>
          <w:i/>
        </w:rPr>
        <w:t>, et al.</w:t>
      </w:r>
      <w:r w:rsidRPr="007126D8">
        <w:t xml:space="preserve"> Phase 1/2 KEYNOTE-051 study of pembrolizumab (pembro) in pediatric patients (pts) with advanced melanoma or a PD-L1+ advanced, relapsed, or refractory solid tumor or lymphoma. </w:t>
      </w:r>
      <w:r w:rsidRPr="007126D8">
        <w:rPr>
          <w:b/>
        </w:rPr>
        <w:t>2017</w:t>
      </w:r>
      <w:r w:rsidRPr="007126D8">
        <w:t>;35(15_suppl):10525- doi 10.1200/JCO.2017.35.15_suppl.10525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10.</w:t>
      </w:r>
      <w:r w:rsidRPr="007126D8">
        <w:tab/>
        <w:t>Geoerger B, Karski EE, Zwaan M, Casanova M, Marshall LV, DuBois SG</w:t>
      </w:r>
      <w:r w:rsidRPr="007126D8">
        <w:rPr>
          <w:i/>
        </w:rPr>
        <w:t>, et al.</w:t>
      </w:r>
      <w:r w:rsidRPr="007126D8">
        <w:t xml:space="preserve"> A phase I/II study of atezolizumab in pediatric and young adult patients with refractory/relapsed solid tumors (iMATRIX-Atezolizumab). </w:t>
      </w:r>
      <w:r w:rsidRPr="007126D8">
        <w:rPr>
          <w:b/>
        </w:rPr>
        <w:t>2017</w:t>
      </w:r>
      <w:r w:rsidRPr="007126D8">
        <w:t>;35(15_suppl):10524- doi 10.1200/JCO.2017.35.15_suppl.10524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11.</w:t>
      </w:r>
      <w:r w:rsidRPr="007126D8">
        <w:tab/>
        <w:t xml:space="preserve">Hashii Y, Sato E, Ohta H, Oka Y, Sugiyama H, Ozono K. WT1 peptide immunotherapy for cancer in children and young adults. Pediatr Blood Cancer </w:t>
      </w:r>
      <w:r w:rsidRPr="007126D8">
        <w:rPr>
          <w:b/>
        </w:rPr>
        <w:t>2010</w:t>
      </w:r>
      <w:r w:rsidRPr="007126D8">
        <w:t>;55(2):352-5 doi 10.1002/pbc.22522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12.</w:t>
      </w:r>
      <w:r w:rsidRPr="007126D8">
        <w:tab/>
        <w:t>Cacciavillano W, Sampor C, Venier C, Gabri MR, de Davila MT, Galluzzo ML</w:t>
      </w:r>
      <w:r w:rsidRPr="007126D8">
        <w:rPr>
          <w:i/>
        </w:rPr>
        <w:t>, et al.</w:t>
      </w:r>
      <w:r w:rsidRPr="007126D8">
        <w:t xml:space="preserve"> A Phase I Study of the Anti-Idiotype Vaccine Racotumomab in Neuroblastoma and Other Pediatric Refractory Malignancies. Pediatr Blood Cancer </w:t>
      </w:r>
      <w:r w:rsidRPr="007126D8">
        <w:rPr>
          <w:b/>
        </w:rPr>
        <w:t>2015</w:t>
      </w:r>
      <w:r w:rsidRPr="007126D8">
        <w:t>;62(12):2120-4 doi 10.1002/pbc.25631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13.</w:t>
      </w:r>
      <w:r w:rsidRPr="007126D8">
        <w:tab/>
        <w:t xml:space="preserve">Elster JD, Krishnadas DK, Lucas KG. Dendritic cell vaccines: A review of recent developments and their potential pediatric application. Human vaccines &amp; immunotherapeutics </w:t>
      </w:r>
      <w:r w:rsidRPr="007126D8">
        <w:rPr>
          <w:b/>
        </w:rPr>
        <w:t>2016</w:t>
      </w:r>
      <w:r w:rsidRPr="007126D8">
        <w:t>;12(9):2232-9 doi 10.1080/21645515.2016.1179844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lastRenderedPageBreak/>
        <w:t>14.</w:t>
      </w:r>
      <w:r w:rsidRPr="007126D8">
        <w:tab/>
        <w:t xml:space="preserve">Shin DS, Ribas A. The evolution of checkpoint blockade as a cancer therapy: what's here, what's next? Curr Opin Immunol </w:t>
      </w:r>
      <w:r w:rsidRPr="007126D8">
        <w:rPr>
          <w:b/>
        </w:rPr>
        <w:t>2015</w:t>
      </w:r>
      <w:r w:rsidRPr="007126D8">
        <w:t>;33:23-35 doi 10.1016/j.coi.2015.01.006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15.</w:t>
      </w:r>
      <w:r w:rsidRPr="007126D8">
        <w:tab/>
        <w:t xml:space="preserve">Leung W, Heslop HE. Adoptive Immunotherapy with Antigen-Specific T Cells Expressing a Native TCR. Cancer Immunol Res </w:t>
      </w:r>
      <w:r w:rsidRPr="007126D8">
        <w:rPr>
          <w:b/>
        </w:rPr>
        <w:t>2019</w:t>
      </w:r>
      <w:r w:rsidRPr="007126D8">
        <w:t>;7(4):528-33 doi 10.1158/2326-6066.CIR-18-0888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16.</w:t>
      </w:r>
      <w:r w:rsidRPr="007126D8">
        <w:tab/>
        <w:t xml:space="preserve">Knochelmann HM, Smith AS, Dwyer CJ, Wyatt MM, Mehrotra S, Paulos CM. CAR T Cells in Solid Tumors: Blueprints for Building Effective Therapies. Front Immunol </w:t>
      </w:r>
      <w:r w:rsidRPr="007126D8">
        <w:rPr>
          <w:b/>
        </w:rPr>
        <w:t>2018</w:t>
      </w:r>
      <w:r w:rsidRPr="007126D8">
        <w:t>;9:1740 doi 10.3389/fimmu.2018.01740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17.</w:t>
      </w:r>
      <w:r w:rsidRPr="007126D8">
        <w:tab/>
        <w:t xml:space="preserve">Hu W, Wang G, Huang D, Sui M, Xu Y. Cancer Immunotherapy Based on Natural Killer Cells: Current Progress and New Opportunities. Front Immunol </w:t>
      </w:r>
      <w:r w:rsidRPr="007126D8">
        <w:rPr>
          <w:b/>
        </w:rPr>
        <w:t>2019</w:t>
      </w:r>
      <w:r w:rsidRPr="007126D8">
        <w:t>;10:1205 doi 10.3389/fimmu.2019.01205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18.</w:t>
      </w:r>
      <w:r w:rsidRPr="007126D8">
        <w:tab/>
        <w:t xml:space="preserve">Sahin U, Tureci O. Personalized vaccines for cancer immunotherapy. Science </w:t>
      </w:r>
      <w:r w:rsidRPr="007126D8">
        <w:rPr>
          <w:b/>
        </w:rPr>
        <w:t>2018</w:t>
      </w:r>
      <w:r w:rsidRPr="007126D8">
        <w:t>;359(6382):1355-60 doi 10.1126/science.aar7112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19.</w:t>
      </w:r>
      <w:r w:rsidRPr="007126D8">
        <w:tab/>
        <w:t xml:space="preserve">Datta M, Coussens LM, Nishikawa H, Hodi FS, Jain RK. Reprogramming the Tumor Microenvironment to Improve Immunotherapy: Emerging Strategies and Combination Therapies. </w:t>
      </w:r>
      <w:r w:rsidRPr="007126D8">
        <w:rPr>
          <w:b/>
        </w:rPr>
        <w:t>2019</w:t>
      </w:r>
      <w:r w:rsidRPr="007126D8">
        <w:t>(39):165-74 doi 10.1200/edbk_237987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20.</w:t>
      </w:r>
      <w:r w:rsidRPr="007126D8">
        <w:tab/>
        <w:t xml:space="preserve">Fukumura D, Kloepper J, Amoozgar Z, Duda DG, Jain RK. Enhancing cancer immunotherapy using antiangiogenics: opportunities and challenges. Nat Rev Clin Oncol </w:t>
      </w:r>
      <w:r w:rsidRPr="007126D8">
        <w:rPr>
          <w:b/>
        </w:rPr>
        <w:t>2018</w:t>
      </w:r>
      <w:r w:rsidRPr="007126D8">
        <w:t>;15(5):325-40 doi 10.1038/nrclinonc.2018.29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21.</w:t>
      </w:r>
      <w:r w:rsidRPr="007126D8">
        <w:tab/>
        <w:t xml:space="preserve">Shitara K, Nishikawa H. Regulatory T cells: a potential target in cancer immunotherapy. Ann N Y Acad Sci </w:t>
      </w:r>
      <w:r w:rsidRPr="007126D8">
        <w:rPr>
          <w:b/>
        </w:rPr>
        <w:t>2018</w:t>
      </w:r>
      <w:r w:rsidRPr="007126D8">
        <w:t>;1417(1):104-15 doi 10.1111/nyas.13625.</w:t>
      </w:r>
    </w:p>
    <w:p w:rsidR="007126D8" w:rsidRPr="007126D8" w:rsidRDefault="007126D8" w:rsidP="007126D8">
      <w:pPr>
        <w:pStyle w:val="EndNoteBibliography"/>
        <w:ind w:left="720" w:hanging="720"/>
      </w:pPr>
      <w:r w:rsidRPr="007126D8">
        <w:t>22.</w:t>
      </w:r>
      <w:r w:rsidRPr="007126D8">
        <w:tab/>
        <w:t xml:space="preserve">Ruffell B, Coussens LM. Macrophages and therapeutic resistance in cancer. Cancer Cell </w:t>
      </w:r>
      <w:r w:rsidRPr="007126D8">
        <w:rPr>
          <w:b/>
        </w:rPr>
        <w:t>2015</w:t>
      </w:r>
      <w:r w:rsidRPr="007126D8">
        <w:t>;27(4):462-72 doi 10.1016/j.ccell.2015.02.015.</w:t>
      </w:r>
    </w:p>
    <w:p w:rsidR="007126D8" w:rsidRDefault="007126D8" w:rsidP="007126D8">
      <w:pPr>
        <w:pStyle w:val="NoSpacing"/>
      </w:pPr>
      <w:r>
        <w:fldChar w:fldCharType="end"/>
      </w:r>
    </w:p>
    <w:sectPr w:rsidR="007126D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Cancer Immunol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axpp9ffvt2akeadx8vast55fr2d9terxd0&quot;&gt;review immuno peds&lt;record-ids&gt;&lt;item&gt;29&lt;/item&gt;&lt;item&gt;30&lt;/item&gt;&lt;item&gt;31&lt;/item&gt;&lt;item&gt;32&lt;/item&gt;&lt;item&gt;35&lt;/item&gt;&lt;item&gt;36&lt;/item&gt;&lt;item&gt;39&lt;/item&gt;&lt;item&gt;40&lt;/item&gt;&lt;item&gt;41&lt;/item&gt;&lt;item&gt;42&lt;/item&gt;&lt;item&gt;43&lt;/item&gt;&lt;item&gt;44&lt;/item&gt;&lt;item&gt;45&lt;/item&gt;&lt;item&gt;62&lt;/item&gt;&lt;item&gt;65&lt;/item&gt;&lt;item&gt;67&lt;/item&gt;&lt;item&gt;70&lt;/item&gt;&lt;item&gt;71&lt;/item&gt;&lt;item&gt;72&lt;/item&gt;&lt;item&gt;73&lt;/item&gt;&lt;item&gt;74&lt;/item&gt;&lt;/record-ids&gt;&lt;/item&gt;&lt;/Libraries&gt;"/>
  </w:docVars>
  <w:rsids>
    <w:rsidRoot w:val="007126D8"/>
    <w:rsid w:val="007126D8"/>
    <w:rsid w:val="00BC0A34"/>
    <w:rsid w:val="00BF32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08048C"/>
  <w15:chartTrackingRefBased/>
  <w15:docId w15:val="{ACF31FA1-161C-492D-8118-0AD77E309D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126D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7126D8"/>
    <w:pPr>
      <w:spacing w:after="0" w:line="240" w:lineRule="auto"/>
    </w:pPr>
  </w:style>
  <w:style w:type="table" w:styleId="GridTable1Light-Accent3">
    <w:name w:val="Grid Table 1 Light Accent 3"/>
    <w:basedOn w:val="TableNormal"/>
    <w:uiPriority w:val="46"/>
    <w:rsid w:val="007126D8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EndNoteBibliographyTitle">
    <w:name w:val="EndNote Bibliography Title"/>
    <w:basedOn w:val="Normal"/>
    <w:link w:val="EndNoteBibliographyTitleChar"/>
    <w:rsid w:val="007126D8"/>
    <w:pPr>
      <w:jc w:val="center"/>
    </w:pPr>
    <w:rPr>
      <w:rFonts w:ascii="Calibri" w:hAnsi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126D8"/>
    <w:rPr>
      <w:rFonts w:ascii="Calibri" w:eastAsia="Times New Roman" w:hAnsi="Calibri" w:cs="Times New Roman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126D8"/>
    <w:rPr>
      <w:rFonts w:ascii="Calibri" w:hAnsi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7126D8"/>
    <w:rPr>
      <w:rFonts w:ascii="Calibri" w:eastAsia="Times New Roman" w:hAnsi="Calibri" w:cs="Times New Roman"/>
      <w:noProof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3529</Words>
  <Characters>20117</Characters>
  <Application>Microsoft Office Word</Application>
  <DocSecurity>0</DocSecurity>
  <Lines>167</Lines>
  <Paragraphs>47</Paragraphs>
  <ScaleCrop>false</ScaleCrop>
  <Company/>
  <LinksUpToDate>false</LinksUpToDate>
  <CharactersWithSpaces>235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ey, Dana L./Graduate Medical Education</dc:creator>
  <cp:keywords/>
  <dc:description/>
  <cp:lastModifiedBy>Casey, Dana L./Graduate Medical Education</cp:lastModifiedBy>
  <cp:revision>3</cp:revision>
  <dcterms:created xsi:type="dcterms:W3CDTF">2019-10-13T17:53:00Z</dcterms:created>
  <dcterms:modified xsi:type="dcterms:W3CDTF">2019-10-24T19:46:00Z</dcterms:modified>
</cp:coreProperties>
</file>